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B03BED" w14:textId="77777777" w:rsidR="009B2D80" w:rsidRDefault="00000000">
      <w:pPr>
        <w:pStyle w:val="Title"/>
      </w:pPr>
      <w:r>
        <w:t>Título</w:t>
      </w:r>
      <w:r>
        <w:rPr>
          <w:spacing w:val="-6"/>
        </w:rPr>
        <w:t xml:space="preserve"> </w:t>
      </w:r>
      <w:r>
        <w:t>del</w:t>
      </w:r>
      <w:r>
        <w:rPr>
          <w:spacing w:val="-5"/>
        </w:rPr>
        <w:t xml:space="preserve"> </w:t>
      </w:r>
      <w:r>
        <w:t>Proyecto</w:t>
      </w:r>
    </w:p>
    <w:p w14:paraId="6DF7EFC7" w14:textId="77777777" w:rsidR="009B2D80" w:rsidRDefault="00000000">
      <w:pPr>
        <w:spacing w:before="149"/>
        <w:ind w:left="100"/>
        <w:rPr>
          <w:sz w:val="30"/>
        </w:rPr>
      </w:pPr>
      <w:r>
        <w:rPr>
          <w:color w:val="666666"/>
          <w:sz w:val="30"/>
        </w:rPr>
        <w:t>Seminario de Analítica y Ciencia de Datos</w:t>
      </w:r>
    </w:p>
    <w:p w14:paraId="5BB688B9" w14:textId="77777777" w:rsidR="009B2D80" w:rsidRDefault="009B2D80">
      <w:pPr>
        <w:pStyle w:val="BodyText"/>
        <w:spacing w:before="3"/>
        <w:rPr>
          <w:sz w:val="39"/>
        </w:rPr>
      </w:pPr>
    </w:p>
    <w:p w14:paraId="04A7FC8C" w14:textId="77777777" w:rsidR="009B2D80" w:rsidRDefault="00000000">
      <w:pPr>
        <w:pStyle w:val="Heading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BodyText"/>
        <w:spacing w:before="189" w:line="276" w:lineRule="auto"/>
        <w:ind w:left="100" w:right="203"/>
        <w:jc w:val="both"/>
      </w:pPr>
      <w:r w:rsidRPr="00862867">
        <w:t xml:space="preserve">Este proyecto tiene como objetivo desarrollar un modelo predictivo que, a partir de datos históricos y técnicas de machine </w:t>
      </w:r>
      <w:proofErr w:type="spellStart"/>
      <w:r w:rsidRPr="00862867">
        <w:t>learning</w:t>
      </w:r>
      <w:proofErr w:type="spellEnd"/>
      <w:r w:rsidRPr="00862867">
        <w:t>,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la</w:t>
      </w:r>
      <w:r w:rsidRPr="00862867">
        <w:t xml:space="preserve"> gestión del inventario y reducirá los tiempos de inactividad, mejorando así la eficiencia operativa.</w:t>
      </w:r>
      <w:r w:rsidRPr="00862867">
        <w:t xml:space="preserve"> </w:t>
      </w:r>
    </w:p>
    <w:p w14:paraId="2984CB1C" w14:textId="77777777" w:rsidR="009B2D80" w:rsidRDefault="009B2D80">
      <w:pPr>
        <w:pStyle w:val="BodyText"/>
        <w:spacing w:before="3"/>
        <w:rPr>
          <w:sz w:val="25"/>
        </w:rPr>
      </w:pPr>
    </w:p>
    <w:p w14:paraId="6670C6E3" w14:textId="77777777" w:rsidR="009B2D80" w:rsidRDefault="00000000">
      <w:pPr>
        <w:pStyle w:val="BodyText"/>
        <w:ind w:left="100"/>
      </w:pPr>
      <w:r>
        <w:rPr>
          <w:spacing w:val="-1"/>
        </w:rPr>
        <w:t>Marco</w:t>
      </w:r>
      <w:r>
        <w:rPr>
          <w:spacing w:val="-11"/>
        </w:rPr>
        <w:t xml:space="preserve"> </w:t>
      </w:r>
      <w:r>
        <w:rPr>
          <w:spacing w:val="-1"/>
        </w:rPr>
        <w:t>Teórico:</w:t>
      </w:r>
    </w:p>
    <w:p w14:paraId="0F8AEAE1" w14:textId="77777777" w:rsidR="009B2D80" w:rsidRDefault="009B2D80">
      <w:pPr>
        <w:pStyle w:val="BodyText"/>
        <w:spacing w:before="7"/>
        <w:rPr>
          <w:sz w:val="28"/>
        </w:rPr>
      </w:pPr>
    </w:p>
    <w:p w14:paraId="5F61693E" w14:textId="77777777" w:rsidR="009B2D80" w:rsidRDefault="00000000">
      <w:pPr>
        <w:pStyle w:val="Heading2"/>
        <w:numPr>
          <w:ilvl w:val="0"/>
          <w:numId w:val="1"/>
        </w:numPr>
        <w:tabs>
          <w:tab w:val="left" w:pos="820"/>
        </w:tabs>
      </w:pPr>
      <w:r>
        <w:rPr>
          <w:color w:val="666666"/>
        </w:rPr>
        <w:t>Revisión de Literatura.</w:t>
      </w:r>
    </w:p>
    <w:p w14:paraId="370F4F82" w14:textId="77777777" w:rsidR="009B2D80" w:rsidRDefault="009B2D80">
      <w:pPr>
        <w:pStyle w:val="BodyText"/>
        <w:spacing w:before="4"/>
        <w:rPr>
          <w:sz w:val="32"/>
        </w:rPr>
      </w:pPr>
    </w:p>
    <w:p w14:paraId="5BA26423" w14:textId="6B8250A1" w:rsidR="009C09CC" w:rsidRDefault="009C09CC" w:rsidP="009C09CC">
      <w:pPr>
        <w:pStyle w:val="BodyText"/>
        <w:spacing w:line="276" w:lineRule="auto"/>
        <w:ind w:left="820" w:right="162"/>
        <w:jc w:val="both"/>
      </w:pPr>
      <w:r>
        <w:t>La predicción de tiempos de entrega en la cadena de suministro ha sido ampliamente estudiada en el ámbito de la gestión de operaciones y la analítica de datos.</w:t>
      </w:r>
      <w:r>
        <w:t xml:space="preserve"> En marco del proyecto </w:t>
      </w:r>
      <w:r w:rsidR="00955858">
        <w:t>se encuentra como referencias relevantes</w:t>
      </w:r>
      <w:r w:rsidR="003F318C">
        <w:t xml:space="preserve"> que pueden aportar ideas significativas al desarrollo de este:</w:t>
      </w:r>
    </w:p>
    <w:p w14:paraId="528A0387" w14:textId="77777777" w:rsidR="009C09CC" w:rsidRDefault="009C09CC" w:rsidP="009C09CC">
      <w:pPr>
        <w:pStyle w:val="BodyText"/>
        <w:spacing w:line="276" w:lineRule="auto"/>
        <w:ind w:left="820" w:right="162"/>
        <w:jc w:val="both"/>
      </w:pPr>
    </w:p>
    <w:p w14:paraId="13B63314" w14:textId="4C907AFB" w:rsidR="009C09CC" w:rsidRDefault="009C09CC" w:rsidP="009C09CC">
      <w:pPr>
        <w:pStyle w:val="BodyText"/>
        <w:spacing w:line="276" w:lineRule="auto"/>
        <w:ind w:left="820" w:right="162"/>
        <w:jc w:val="both"/>
      </w:pPr>
      <w:proofErr w:type="spellStart"/>
      <w:r>
        <w:t>Banerjee</w:t>
      </w:r>
      <w:proofErr w:type="spellEnd"/>
      <w:r>
        <w:t xml:space="preserve"> et al. (2015) desarrollaron un modelo híbrido estadístico para predecir los tiempos de entrega de piezas en la industria aeronáutica. Su enfoque combina un modelo de regresión paso a paso con una distribución gamma multivariante, lo que permite una predicción robusta frente a la variabilidad en las capacidades de los proveedores. Este modelo es altamente relevante para el proyecto, ya que permite realizar predicciones precisas sobre los tiempos de entrega en contextos con largos tiempos de espera y alta variabilidad, características también presentes en cadenas de suministro de materias primas​</w:t>
      </w:r>
      <w:r w:rsidR="00103800">
        <w:t xml:space="preserve"> </w:t>
      </w:r>
      <w:r w:rsidR="00103800">
        <w:fldChar w:fldCharType="begin"/>
      </w:r>
      <w:r w:rsidR="00103800">
        <w:instrText xml:space="preserve"> ADDIN ZOTERO_ITEM CSL_CITATION {"citationID":"Q21yMSrB","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103800">
        <w:fldChar w:fldCharType="separate"/>
      </w:r>
      <w:r w:rsidR="00103800" w:rsidRPr="00103800">
        <w:t>[1]</w:t>
      </w:r>
      <w:r w:rsidR="00103800">
        <w:fldChar w:fldCharType="end"/>
      </w:r>
      <w:r w:rsidR="00103800">
        <w:t>.</w:t>
      </w:r>
    </w:p>
    <w:p w14:paraId="4FD2425C" w14:textId="77777777" w:rsidR="009C09CC" w:rsidRDefault="009C09CC" w:rsidP="009C09CC">
      <w:pPr>
        <w:pStyle w:val="BodyText"/>
        <w:spacing w:line="276" w:lineRule="auto"/>
        <w:ind w:left="820" w:right="162"/>
        <w:jc w:val="both"/>
      </w:pPr>
    </w:p>
    <w:p w14:paraId="504890D2" w14:textId="33A21116" w:rsidR="009C09CC" w:rsidRDefault="009C09CC" w:rsidP="009C09CC">
      <w:pPr>
        <w:pStyle w:val="BodyText"/>
        <w:spacing w:line="276" w:lineRule="auto"/>
        <w:ind w:left="820" w:right="162"/>
        <w:jc w:val="both"/>
      </w:pPr>
      <w:r>
        <w:t xml:space="preserve">Steinberg et al. (2023) proponen un modelo de machine </w:t>
      </w:r>
      <w:proofErr w:type="spellStart"/>
      <w:r>
        <w:t>learning</w:t>
      </w:r>
      <w:proofErr w:type="spellEnd"/>
      <w:r>
        <w:t xml:space="preserve"> para predecir retrasos en la entrega de productos en entornos de manufactura de baja cantidad y alta variedad. Utilizando un enfoque de regresión, lograron predecir el grado de retraso en días calendario, lo que proporciona información crítica para tomar decisiones en fases tempranas del proceso de compra. Este estudio es altamente pertinente, ya que también aborda la predicción de retrasos en entornos industriales complejos y ofrece una solución adaptada a escenarios donde los productos son altamente personalizados​</w:t>
      </w:r>
      <w:r w:rsidR="00103800">
        <w:t xml:space="preserve"> </w:t>
      </w:r>
      <w:r w:rsidR="00103800">
        <w:fldChar w:fldCharType="begin"/>
      </w:r>
      <w:r w:rsidR="00103800">
        <w:instrText xml:space="preserve"> ADDIN ZOTERO_ITEM CSL_CITATION {"citationID":"Y98tbF7F","properties":{"formattedCitation":"[2]","plainCitation":"[2]","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103800">
        <w:fldChar w:fldCharType="separate"/>
      </w:r>
      <w:r w:rsidR="00103800" w:rsidRPr="00103800">
        <w:t>[2]</w:t>
      </w:r>
      <w:r w:rsidR="00103800">
        <w:fldChar w:fldCharType="end"/>
      </w:r>
      <w:r w:rsidR="00103800">
        <w:t>.</w:t>
      </w:r>
    </w:p>
    <w:p w14:paraId="0AE8BA7C" w14:textId="77777777" w:rsidR="009C09CC" w:rsidRDefault="009C09CC" w:rsidP="009C09CC">
      <w:pPr>
        <w:pStyle w:val="BodyText"/>
        <w:spacing w:line="276" w:lineRule="auto"/>
        <w:ind w:left="820" w:right="162"/>
        <w:jc w:val="both"/>
      </w:pPr>
    </w:p>
    <w:p w14:paraId="1D46D3A2" w14:textId="3480E5B8" w:rsidR="009C09CC" w:rsidRDefault="009C09CC" w:rsidP="009C09CC">
      <w:pPr>
        <w:pStyle w:val="BodyText"/>
        <w:spacing w:line="276" w:lineRule="auto"/>
        <w:ind w:left="820" w:right="162"/>
        <w:jc w:val="both"/>
      </w:pPr>
      <w:r>
        <w:t>Zhou et al. (2023) introducen un transformador gráfico inductivo (IGT) para la estimación de tiempos de entrega en grandes plataformas de comercio electrónico. Aunque se enfoca en la entrega de paquetes en el sector minorista, el uso de redes neuronales gráficas para capturar relaciones semánticas complejas entre múltiples características de los pedidos es de gran relevancia para este proyecto. El IGT podría ser adaptado para predecir tiempos de entrega en la cadena de suministro de materias primas, aprovechando su capacidad para manejar grandes volúmenes de datos y múltiples variables interrelacionadas​</w:t>
      </w:r>
      <w:r w:rsidR="00103800">
        <w:t xml:space="preserve"> </w:t>
      </w:r>
      <w:r w:rsidR="00103800">
        <w:fldChar w:fldCharType="begin"/>
      </w:r>
      <w:r w:rsidR="00103800">
        <w:instrText xml:space="preserve"> ADDIN ZOTERO_ITEM CSL_CITATION {"citationID":"PlbQ2jTN","properties":{"formattedCitation":"[3]","plainCitation":"[3]","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103800">
        <w:fldChar w:fldCharType="separate"/>
      </w:r>
      <w:r w:rsidR="00103800" w:rsidRPr="00103800">
        <w:t>[3]</w:t>
      </w:r>
      <w:r w:rsidR="00103800">
        <w:fldChar w:fldCharType="end"/>
      </w:r>
      <w:r>
        <w:t>.</w:t>
      </w:r>
    </w:p>
    <w:p w14:paraId="4131A440" w14:textId="77777777" w:rsidR="009C09CC" w:rsidRDefault="009C09CC" w:rsidP="009C09CC">
      <w:pPr>
        <w:pStyle w:val="BodyText"/>
        <w:spacing w:line="276" w:lineRule="auto"/>
        <w:ind w:left="820" w:right="162"/>
        <w:jc w:val="both"/>
      </w:pPr>
    </w:p>
    <w:p w14:paraId="28770025" w14:textId="0C6EEF89" w:rsidR="009C09CC" w:rsidRDefault="009C09CC" w:rsidP="009C09CC">
      <w:pPr>
        <w:pStyle w:val="BodyText"/>
        <w:spacing w:line="276" w:lineRule="auto"/>
        <w:ind w:left="820" w:right="162"/>
        <w:jc w:val="both"/>
      </w:pPr>
      <w:proofErr w:type="spellStart"/>
      <w:r>
        <w:t>Wolter</w:t>
      </w:r>
      <w:proofErr w:type="spellEnd"/>
      <w:r>
        <w:t xml:space="preserve"> y Hanne (2024) utilizaron redes neuronales artificiales (ANN) para predecir </w:t>
      </w:r>
      <w:r>
        <w:lastRenderedPageBreak/>
        <w:t>los tiempos de servicio en la entrega de muebles con ensamblaje a domicilio. Aunque el contexto es distinto, el uso de ANN para predecir la duración de procesos complejos basado en múltiples variables es una técnica valiosa para este proyecto. En particular, la capacidad de ANN para manejar incertidumbre en los tiempos de entrega basada en características específicas de los pedidos puede ser directamente aplicable</w:t>
      </w:r>
      <w:r w:rsidR="00103800">
        <w:t xml:space="preserve"> </w:t>
      </w:r>
      <w:r w:rsidR="00103800">
        <w:fldChar w:fldCharType="begin"/>
      </w:r>
      <w:r w:rsidR="00103800">
        <w:instrText xml:space="preserve"> ADDIN ZOTERO_ITEM CSL_CITATION {"citationID":"k4F8570H","properties":{"formattedCitation":"[4]","plainCitation":"[4]","noteIndex":0},"citationItems":[{"id":11,"uris":["http://zotero.org/users/15234929/items/D4DZVAJU"],"itemData":{"id":11,"type":"article-journal","abstract":"With the rise of ready-to-assemble furniture, driven by international giants like IKEA, assembly services were increasingly offered by the same retailers. When planning orders with assembly services, the estimation of the service time leads to additional difﬁculties compared to standard delivery planning. Assembling large wardrobes or kitchens can take hours or even days while assembling a chair can be done in a few minutes. Combined with the usually vast amounts of offered products, a lot of knowledge is required to plan efﬁcient and exact delivery routes. This paper shows how an artiﬁcial neural network (ANN) can be used to accurately predict the service time of a delivery based on factors such as the goods to be delivered or the personnel providing the service. The data used include not only deliveries with assembly of furniture, but also deliveries of goods without assembly and delivery of goods requiring electrical installation. The goal is to create a solution that can predict the time needed based on criteria such the type of furniture, the weight of the goods, and the experiences of the service technicians. The ﬁndings show that ANNs can be applied to this scenario and outperform more classical approaches, such as multiple linear regression or support vector machines. Still existing problems are largely due to the provided data, e.g., a large difference between the number of short and longer duration orders, which made it harder to accurately predict orders with longer duration.","container-title":"Soft Computing","DOI":"10.1007/s00500-023-09220-7","ISSN":"1432-7643, 1433-7479","issue":"6","journalAbbreviation":"Soft Comput","language":"en","page":"5045-5056","source":"DOI.org (Crossref)","title":"Prediction of service time for home delivery services using machine learning","volume":"28","author":[{"family":"Wolter","given":"Jan"},{"family":"Hanne","given":"Thomas"}],"issued":{"date-parts":[["2024",3]]}}}],"schema":"https://github.com/citation-style-language/schema/raw/master/csl-citation.json"} </w:instrText>
      </w:r>
      <w:r w:rsidR="00103800">
        <w:fldChar w:fldCharType="separate"/>
      </w:r>
      <w:r w:rsidR="00103800" w:rsidRPr="00103800">
        <w:t>[4]</w:t>
      </w:r>
      <w:r w:rsidR="00103800">
        <w:fldChar w:fldCharType="end"/>
      </w:r>
      <w:r>
        <w:t>.</w:t>
      </w:r>
    </w:p>
    <w:p w14:paraId="784D5D8F" w14:textId="77777777" w:rsidR="009C09CC" w:rsidRDefault="009C09CC" w:rsidP="009C09CC">
      <w:pPr>
        <w:pStyle w:val="BodyText"/>
        <w:spacing w:line="276" w:lineRule="auto"/>
        <w:ind w:left="820" w:right="162"/>
        <w:jc w:val="both"/>
      </w:pPr>
    </w:p>
    <w:p w14:paraId="4B0B3A26" w14:textId="7E29817A" w:rsidR="009C09CC" w:rsidRDefault="009C09CC" w:rsidP="009C09CC">
      <w:pPr>
        <w:pStyle w:val="BodyText"/>
        <w:spacing w:line="276" w:lineRule="auto"/>
        <w:ind w:left="820" w:right="162"/>
        <w:jc w:val="both"/>
      </w:pPr>
      <w:proofErr w:type="spellStart"/>
      <w:r>
        <w:t>Maiti</w:t>
      </w:r>
      <w:proofErr w:type="spellEnd"/>
      <w:r>
        <w:t xml:space="preserve"> et al. (2014) propusieron un modelo basado en datos históricos para la predicción en tiempo real de la llegada de vehículos. Si bien este trabajo se centra en la predicción de tiempos de llegada de autobuses, su enfoque de utilizar solo un conjunto limitado de variables clave (trayectoria del vehículo y marcas de tiempo) para realizar predicciones precisas puede inspirar una arquitectura simplificada para el modelo de predicción de tiempos de entrega en la cadena de suministro. Este enfoque es particularmente útil cuando se busca un balance entre precisión y simplicidad operativa​</w:t>
      </w:r>
      <w:r w:rsidR="00103800">
        <w:t xml:space="preserve"> </w:t>
      </w:r>
      <w:r w:rsidR="00103800">
        <w:fldChar w:fldCharType="begin"/>
      </w:r>
      <w:r w:rsidR="00103800">
        <w:instrText xml:space="preserve"> ADDIN ZOTERO_ITEM CSL_CITATION {"citationID":"hn2VxpII","properties":{"formattedCitation":"[5]","plainCitation":"[5]","noteIndex":0},"citationItems":[{"id":15,"uris":["http://zotero.org/users/15234929/items/SDXJYAP9"],"itemData":{"id":15,"type":"paper-conference","abstract":"In recent times, most of the industries provide transportation facility for their employees from scheduled pick-up and drop points. In order to reduce longer waiting time, it is important to accurately predict the vehicle arrival in real time. This paper proposes a simple, lightweight yet powerful historical data based vehicle arrival time prediction model. Unlike previous work, the proposed model uses very limited input features namely vehicle trajectory and timestamp considering the scarcity and unavailability of data in the developing countries regarding trafﬁc congestion, weather, scheduled arrival time, leg time, dwell time etc. Our proposed model is evaluated against standard Artiﬁcial Neural Network (ANN) and Support Vector Machine (SVM) regression models using real bus data of an industry campus at Siruseri, Chennai collected over four months of time period. The result shows that proposed historical data based model can predict two and half (approx.) times faster than ANN model and two (approx.) times faster than SVM model while it also achieves a comparable accuracy (75.56%) with respect to ANN model (76%) and SVM model (71.3%). Hence, the proposed historical data based model is capable of providing a real time system by balancing the trade-off between prediction time and prediction accuracy.","container-title":"17th International IEEE Conference on Intelligent Transportation Systems (ITSC)","DOI":"10.1109/ITSC.2014.6957960","event-place":"Qingdao, China","event-title":"2014 IEEE 17th International Conference on Intelligent Transportation Systems (ITSC)","ISBN":"978-1-4799-6078-1","language":"en","page":"1837-1842","publisher":"IEEE","publisher-place":"Qingdao, China","source":"DOI.org (Crossref)","title":"Historical data based real time prediction of vehicle arrival time","URL":"http://ieeexplore.ieee.org/document/6957960/","author":[{"family":"Maiti","given":"Santa"},{"family":"Pal","given":"Arpan"},{"family":"Pal","given":"Arindam"},{"family":"Chattopadhyay","given":"T"},{"family":"Mukherjee","given":"Arijit"}],"accessed":{"date-parts":[["2024",9,28]]},"issued":{"date-parts":[["2014",10]]}}}],"schema":"https://github.com/citation-style-language/schema/raw/master/csl-citation.json"} </w:instrText>
      </w:r>
      <w:r w:rsidR="00103800">
        <w:fldChar w:fldCharType="separate"/>
      </w:r>
      <w:r w:rsidR="00103800" w:rsidRPr="00103800">
        <w:t>[5]</w:t>
      </w:r>
      <w:r w:rsidR="00103800">
        <w:fldChar w:fldCharType="end"/>
      </w:r>
      <w:r w:rsidR="00103800">
        <w:t>.</w:t>
      </w:r>
    </w:p>
    <w:p w14:paraId="39EFBAEE" w14:textId="77777777" w:rsidR="009B2D80" w:rsidRDefault="009B2D80">
      <w:pPr>
        <w:pStyle w:val="BodyText"/>
        <w:spacing w:before="3"/>
        <w:rPr>
          <w:sz w:val="25"/>
        </w:rPr>
      </w:pPr>
    </w:p>
    <w:p w14:paraId="3CE3030B" w14:textId="77777777" w:rsidR="009B2D80" w:rsidRDefault="00000000">
      <w:pPr>
        <w:pStyle w:val="Heading2"/>
        <w:numPr>
          <w:ilvl w:val="0"/>
          <w:numId w:val="1"/>
        </w:numPr>
        <w:tabs>
          <w:tab w:val="left" w:pos="820"/>
        </w:tabs>
      </w:pPr>
      <w:r>
        <w:rPr>
          <w:color w:val="666666"/>
        </w:rPr>
        <w:t>Modelos y Métodos ya existentes.</w:t>
      </w:r>
    </w:p>
    <w:p w14:paraId="6BF89AE1" w14:textId="77777777" w:rsidR="009B2D80" w:rsidRDefault="009B2D80">
      <w:pPr>
        <w:pStyle w:val="BodyText"/>
        <w:spacing w:before="4"/>
        <w:rPr>
          <w:sz w:val="32"/>
        </w:rPr>
      </w:pPr>
    </w:p>
    <w:p w14:paraId="3B5A9A6E" w14:textId="77777777" w:rsidR="009B2D80" w:rsidRDefault="00000000">
      <w:pPr>
        <w:pStyle w:val="BodyText"/>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BodyText"/>
        <w:spacing w:before="3"/>
        <w:rPr>
          <w:sz w:val="25"/>
        </w:rPr>
      </w:pPr>
    </w:p>
    <w:p w14:paraId="345A48BB" w14:textId="77777777" w:rsidR="009B2D80" w:rsidRDefault="00000000">
      <w:pPr>
        <w:pStyle w:val="Heading2"/>
        <w:numPr>
          <w:ilvl w:val="0"/>
          <w:numId w:val="1"/>
        </w:numPr>
        <w:tabs>
          <w:tab w:val="left" w:pos="820"/>
        </w:tabs>
      </w:pPr>
      <w:r>
        <w:rPr>
          <w:color w:val="666666"/>
        </w:rPr>
        <w:t>Diferenciación del Proyecto</w:t>
      </w:r>
    </w:p>
    <w:p w14:paraId="06A4FB57" w14:textId="77777777" w:rsidR="009B2D80" w:rsidRDefault="00000000">
      <w:pPr>
        <w:pStyle w:val="BodyText"/>
        <w:spacing w:before="52" w:line="276" w:lineRule="auto"/>
        <w:ind w:left="820" w:right="99"/>
      </w:pPr>
      <w:r>
        <w:t xml:space="preserve">[Elabore </w:t>
      </w:r>
      <w:proofErr w:type="gramStart"/>
      <w:r>
        <w:t>una discurso basado</w:t>
      </w:r>
      <w:proofErr w:type="gramEnd"/>
      <w:r>
        <w:t xml:space="preserve">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BodyText"/>
        <w:spacing w:before="3"/>
        <w:rPr>
          <w:sz w:val="25"/>
        </w:rPr>
      </w:pPr>
    </w:p>
    <w:p w14:paraId="0D362B7D" w14:textId="77777777" w:rsidR="009B2D80" w:rsidRDefault="00000000">
      <w:pPr>
        <w:pStyle w:val="Heading2"/>
        <w:numPr>
          <w:ilvl w:val="0"/>
          <w:numId w:val="1"/>
        </w:numPr>
        <w:tabs>
          <w:tab w:val="left" w:pos="820"/>
        </w:tabs>
        <w:spacing w:before="1"/>
      </w:pPr>
      <w:r>
        <w:rPr>
          <w:color w:val="666666"/>
        </w:rPr>
        <w:t>Referencias.</w:t>
      </w:r>
    </w:p>
    <w:p w14:paraId="722F10CF" w14:textId="77777777" w:rsidR="009B2D80" w:rsidRDefault="009B2D80">
      <w:pPr>
        <w:pStyle w:val="BodyText"/>
        <w:spacing w:before="3"/>
        <w:rPr>
          <w:sz w:val="32"/>
        </w:rPr>
      </w:pPr>
    </w:p>
    <w:p w14:paraId="687FF792" w14:textId="77777777" w:rsidR="00103800" w:rsidRPr="00103800" w:rsidRDefault="00103800" w:rsidP="00103800">
      <w:pPr>
        <w:pStyle w:val="Bibliography"/>
        <w:jc w:val="both"/>
        <w:rPr>
          <w:lang w:val="en-US"/>
        </w:rPr>
      </w:pPr>
      <w:r>
        <w:fldChar w:fldCharType="begin"/>
      </w:r>
      <w:r w:rsidRPr="00103800">
        <w:rPr>
          <w:lang w:val="en-US"/>
        </w:rPr>
        <w:instrText xml:space="preserve"> ADDIN ZOTERO_BIBL {"uncited":[],"omitted":[],"custom":[]} CSL_BIBLIOGRAPHY </w:instrText>
      </w:r>
      <w:r>
        <w:fldChar w:fldCharType="separate"/>
      </w:r>
      <w:r w:rsidRPr="00103800">
        <w:rPr>
          <w:lang w:val="en-US"/>
        </w:rPr>
        <w:t>[1]</w:t>
      </w:r>
      <w:r w:rsidRPr="00103800">
        <w:rPr>
          <w:lang w:val="en-US"/>
        </w:rPr>
        <w:tab/>
        <w:t xml:space="preserve">A. G. Banerjee, W. Yund, D. Yang, P. Koudal, J. Carbone, y J. Salvo, “A Hybrid Statistical Method for Accurate Prediction of Supplier Delivery Times of Aircraft Engine Parts”, en </w:t>
      </w:r>
      <w:r w:rsidRPr="00103800">
        <w:rPr>
          <w:i/>
          <w:iCs/>
          <w:lang w:val="en-US"/>
        </w:rPr>
        <w:t>Volume 1B: 35th Computers and Information in Engineering Conference</w:t>
      </w:r>
      <w:r w:rsidRPr="00103800">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phy"/>
        <w:jc w:val="both"/>
        <w:rPr>
          <w:lang w:val="en-US"/>
        </w:rPr>
      </w:pPr>
      <w:r w:rsidRPr="00103800">
        <w:rPr>
          <w:lang w:val="en-US"/>
        </w:rPr>
        <w:t>[2]</w:t>
      </w:r>
      <w:r w:rsidRPr="00103800">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03800">
        <w:rPr>
          <w:i/>
          <w:iCs/>
          <w:lang w:val="en-US"/>
        </w:rPr>
        <w:t>Supply Chain Anal.</w:t>
      </w:r>
      <w:r w:rsidRPr="00103800">
        <w:rPr>
          <w:lang w:val="en-US"/>
        </w:rPr>
        <w:t>, vol. 1, p. 100003, mar. 2023, doi: 10.1016/j.sca.2023.100003.</w:t>
      </w:r>
    </w:p>
    <w:p w14:paraId="7035C823" w14:textId="77777777" w:rsidR="00103800" w:rsidRPr="00103800" w:rsidRDefault="00103800" w:rsidP="00103800">
      <w:pPr>
        <w:pStyle w:val="Bibliography"/>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phy"/>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phy"/>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BodyText"/>
        <w:rPr>
          <w:sz w:val="20"/>
          <w:lang w:val="en-US"/>
        </w:rPr>
      </w:pPr>
    </w:p>
    <w:p w14:paraId="1702D9B6" w14:textId="77777777" w:rsidR="009B2D80" w:rsidRPr="00103800" w:rsidRDefault="009B2D80">
      <w:pPr>
        <w:pStyle w:val="BodyText"/>
        <w:rPr>
          <w:sz w:val="20"/>
          <w:lang w:val="en-US"/>
        </w:rPr>
      </w:pPr>
    </w:p>
    <w:p w14:paraId="6366E332" w14:textId="77777777" w:rsidR="009B2D80" w:rsidRPr="00103800" w:rsidRDefault="009B2D80">
      <w:pPr>
        <w:pStyle w:val="BodyText"/>
        <w:spacing w:before="10"/>
        <w:rPr>
          <w:sz w:val="23"/>
          <w:lang w:val="en-US"/>
        </w:rPr>
      </w:pPr>
    </w:p>
    <w:p w14:paraId="7D26EB53" w14:textId="77777777" w:rsidR="009B2D80" w:rsidRDefault="00000000">
      <w:pPr>
        <w:pStyle w:val="Heading1"/>
        <w:spacing w:before="87"/>
      </w:pPr>
      <w:r>
        <w:t>Rúbricas</w:t>
      </w:r>
    </w:p>
    <w:p w14:paraId="591EBA26" w14:textId="77777777" w:rsidR="009B2D80" w:rsidRDefault="00000000">
      <w:pPr>
        <w:pStyle w:val="BodyText"/>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BodyText"/>
        <w:rPr>
          <w:sz w:val="24"/>
        </w:rPr>
      </w:pPr>
    </w:p>
    <w:p w14:paraId="22297B44" w14:textId="77777777" w:rsidR="009B2D80" w:rsidRDefault="009B2D80">
      <w:pPr>
        <w:pStyle w:val="BodyText"/>
        <w:spacing w:before="7"/>
        <w:rPr>
          <w:sz w:val="26"/>
        </w:rPr>
      </w:pPr>
    </w:p>
    <w:p w14:paraId="2C6AB6FF" w14:textId="77777777" w:rsidR="009B2D80" w:rsidRDefault="00000000">
      <w:pPr>
        <w:pStyle w:val="BodyText"/>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BodyText"/>
        <w:spacing w:before="3"/>
        <w:rPr>
          <w:sz w:val="25"/>
        </w:rPr>
      </w:pPr>
    </w:p>
    <w:p w14:paraId="00F6C9BB" w14:textId="77777777" w:rsidR="009B2D80" w:rsidRDefault="00000000">
      <w:pPr>
        <w:pStyle w:val="BodyText"/>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BodyText"/>
        <w:spacing w:before="4"/>
        <w:rPr>
          <w:sz w:val="25"/>
        </w:rPr>
      </w:pPr>
    </w:p>
    <w:p w14:paraId="71A01BA2" w14:textId="77777777" w:rsidR="009B2D80" w:rsidRDefault="00000000">
      <w:pPr>
        <w:pStyle w:val="BodyText"/>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4"/>
    <w:compatSetting w:name="useWord2013TrackBottomHyphenation" w:uri="http://schemas.microsoft.com/office/word" w:val="1"/>
  </w:compat>
  <w:rsids>
    <w:rsidRoot w:val="009B2D80"/>
    <w:rsid w:val="00103800"/>
    <w:rsid w:val="002D73E3"/>
    <w:rsid w:val="003F318C"/>
    <w:rsid w:val="00862867"/>
    <w:rsid w:val="00955858"/>
    <w:rsid w:val="009B2D80"/>
    <w:rsid w:val="009C09CC"/>
    <w:rsid w:val="00B972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Heading1">
    <w:name w:val="heading 1"/>
    <w:basedOn w:val="Normal"/>
    <w:uiPriority w:val="9"/>
    <w:qFormat/>
    <w:pPr>
      <w:spacing w:before="1"/>
      <w:ind w:left="100"/>
      <w:outlineLvl w:val="0"/>
    </w:pPr>
    <w:rPr>
      <w:sz w:val="40"/>
      <w:szCs w:val="40"/>
    </w:rPr>
  </w:style>
  <w:style w:type="paragraph" w:styleId="Heading2">
    <w:name w:val="heading 2"/>
    <w:basedOn w:val="Normal"/>
    <w:uiPriority w:val="9"/>
    <w:unhideWhenUsed/>
    <w:qFormat/>
    <w:pPr>
      <w:ind w:left="820" w:hanging="360"/>
      <w:outlineLvl w:val="1"/>
    </w:pPr>
    <w:rPr>
      <w:sz w:val="30"/>
      <w:szCs w:val="3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style>
  <w:style w:type="paragraph" w:styleId="Title">
    <w:name w:val="Title"/>
    <w:basedOn w:val="Normal"/>
    <w:uiPriority w:val="10"/>
    <w:qFormat/>
    <w:pPr>
      <w:spacing w:before="60"/>
      <w:ind w:left="100"/>
    </w:pPr>
    <w:rPr>
      <w:sz w:val="52"/>
      <w:szCs w:val="52"/>
    </w:rPr>
  </w:style>
  <w:style w:type="paragraph" w:styleId="ListParagraph">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phy">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3</Pages>
  <Words>3013</Words>
  <Characters>17175</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ME02 - Marco Teórico</vt:lpstr>
    </vt:vector>
  </TitlesOfParts>
  <Company/>
  <LinksUpToDate>false</LinksUpToDate>
  <CharactersWithSpaces>2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cp:lastModifiedBy>Juan Felipe Quinto Rios</cp:lastModifiedBy>
  <cp:revision>2</cp:revision>
  <dcterms:created xsi:type="dcterms:W3CDTF">2024-09-29T21:01:00Z</dcterms:created>
  <dcterms:modified xsi:type="dcterms:W3CDTF">2024-09-30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